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4FFD2E4" w14:textId="686C5098" w:rsidR="00562F73" w:rsidRPr="005B7BF7" w:rsidRDefault="00DA23EE" w:rsidP="005B7BF7">
      <w:pPr>
        <w:snapToGrid w:val="0"/>
        <w:spacing w:after="0" w:line="360" w:lineRule="auto"/>
        <w:rPr>
          <w:rFonts w:ascii="Times New Roman" w:hAnsi="Times New Roman" w:cs="Times New Roman"/>
          <w:sz w:val="24"/>
          <w:szCs w:val="24"/>
          <w:lang w:eastAsia="en-US"/>
        </w:rPr>
      </w:pPr>
      <w:r w:rsidRPr="005B7BF7">
        <w:rPr>
          <w:rFonts w:ascii="Times New Roman" w:hAnsi="Times New Roman" w:cs="Times New Roman"/>
          <w:sz w:val="24"/>
          <w:szCs w:val="24"/>
          <w:lang w:eastAsia="en-US"/>
        </w:rPr>
        <w:t>S</w:t>
      </w:r>
      <w:r w:rsidRPr="005B7BF7">
        <w:rPr>
          <w:rFonts w:ascii="Times New Roman" w:hAnsi="Times New Roman" w:cs="Times New Roman"/>
          <w:sz w:val="24"/>
          <w:szCs w:val="24"/>
          <w:lang w:eastAsia="en-US"/>
        </w:rPr>
        <w:t>upplementary file 1a</w:t>
      </w:r>
      <w:r w:rsidR="00562F73" w:rsidRPr="005B7BF7">
        <w:rPr>
          <w:rFonts w:ascii="Times New Roman" w:hAnsi="Times New Roman" w:cs="Times New Roman"/>
          <w:sz w:val="24"/>
          <w:szCs w:val="24"/>
          <w:lang w:eastAsia="en-US"/>
        </w:rPr>
        <w:t>: Primary antibodies used for immunochemistry</w:t>
      </w:r>
      <w:r w:rsidR="009B1D5B" w:rsidRPr="005B7BF7">
        <w:rPr>
          <w:rFonts w:ascii="Times New Roman" w:hAnsi="Times New Roman" w:cs="Times New Roman"/>
          <w:sz w:val="24"/>
          <w:szCs w:val="24"/>
          <w:lang w:eastAsia="en-US"/>
        </w:rPr>
        <w:t xml:space="preserve"> &amp; western </w:t>
      </w:r>
      <w:proofErr w:type="gramStart"/>
      <w:r w:rsidR="009B1D5B" w:rsidRPr="005B7BF7">
        <w:rPr>
          <w:rFonts w:ascii="Times New Roman" w:hAnsi="Times New Roman" w:cs="Times New Roman"/>
          <w:sz w:val="24"/>
          <w:szCs w:val="24"/>
          <w:lang w:eastAsia="en-US"/>
        </w:rPr>
        <w:t>blot</w:t>
      </w:r>
      <w:proofErr w:type="gram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67"/>
        <w:gridCol w:w="3848"/>
        <w:gridCol w:w="1615"/>
      </w:tblGrid>
      <w:tr w:rsidR="00562F73" w:rsidRPr="005B7BF7" w14:paraId="48AC72D2" w14:textId="77777777" w:rsidTr="005B7BF7">
        <w:tc>
          <w:tcPr>
            <w:tcW w:w="3167" w:type="dxa"/>
            <w:vAlign w:val="center"/>
          </w:tcPr>
          <w:p w14:paraId="554A50D7" w14:textId="77777777" w:rsidR="00562F73" w:rsidRPr="005B7BF7" w:rsidRDefault="00562F73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Antibody name</w:t>
            </w:r>
          </w:p>
        </w:tc>
        <w:tc>
          <w:tcPr>
            <w:tcW w:w="3848" w:type="dxa"/>
            <w:vAlign w:val="center"/>
          </w:tcPr>
          <w:p w14:paraId="1F0C240B" w14:textId="77777777" w:rsidR="00562F73" w:rsidRPr="005B7BF7" w:rsidRDefault="00562F73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Vendor</w:t>
            </w:r>
          </w:p>
        </w:tc>
        <w:tc>
          <w:tcPr>
            <w:tcW w:w="1615" w:type="dxa"/>
            <w:vAlign w:val="center"/>
          </w:tcPr>
          <w:p w14:paraId="2FCF8EF7" w14:textId="77777777" w:rsidR="00562F73" w:rsidRPr="005B7BF7" w:rsidRDefault="00562F73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Catolog</w:t>
            </w:r>
            <w:proofErr w:type="spellEnd"/>
            <w:r w:rsidR="00284B5E" w:rsidRPr="005B7BF7">
              <w:rPr>
                <w:rFonts w:ascii="Times New Roman" w:hAnsi="Times New Roman" w:cs="Times New Roman"/>
                <w:sz w:val="24"/>
                <w:szCs w:val="24"/>
              </w:rPr>
              <w:t xml:space="preserve"> #</w:t>
            </w:r>
          </w:p>
        </w:tc>
      </w:tr>
      <w:tr w:rsidR="00562F73" w:rsidRPr="005B7BF7" w14:paraId="0095FD5B" w14:textId="77777777" w:rsidTr="005B7BF7">
        <w:tc>
          <w:tcPr>
            <w:tcW w:w="3167" w:type="dxa"/>
            <w:vAlign w:val="center"/>
          </w:tcPr>
          <w:p w14:paraId="1ABDBB02" w14:textId="77777777" w:rsidR="00562F73" w:rsidRPr="005B7BF7" w:rsidRDefault="009112D9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Goat</w:t>
            </w:r>
            <w:r w:rsidR="00562F73" w:rsidRPr="005B7BF7">
              <w:rPr>
                <w:rFonts w:ascii="Times New Roman" w:hAnsi="Times New Roman" w:cs="Times New Roman"/>
                <w:sz w:val="24"/>
                <w:szCs w:val="24"/>
              </w:rPr>
              <w:t xml:space="preserve"> anti-</w:t>
            </w:r>
            <w:r w:rsidR="009B3676" w:rsidRPr="005B7BF7">
              <w:rPr>
                <w:rFonts w:ascii="Times New Roman" w:hAnsi="Times New Roman" w:cs="Times New Roman"/>
                <w:sz w:val="24"/>
                <w:szCs w:val="24"/>
              </w:rPr>
              <w:t>Bmpr1a</w:t>
            </w:r>
          </w:p>
        </w:tc>
        <w:tc>
          <w:tcPr>
            <w:tcW w:w="3848" w:type="dxa"/>
            <w:vAlign w:val="center"/>
          </w:tcPr>
          <w:p w14:paraId="7BBBF199" w14:textId="77777777" w:rsidR="00562F73" w:rsidRPr="005B7BF7" w:rsidRDefault="009112D9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 xml:space="preserve">Santa Cruz, </w:t>
            </w:r>
          </w:p>
        </w:tc>
        <w:tc>
          <w:tcPr>
            <w:tcW w:w="1615" w:type="dxa"/>
            <w:vAlign w:val="center"/>
          </w:tcPr>
          <w:p w14:paraId="74306B6C" w14:textId="77777777" w:rsidR="00562F73" w:rsidRPr="005B7BF7" w:rsidRDefault="009B3676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sc-5676</w:t>
            </w:r>
          </w:p>
        </w:tc>
      </w:tr>
      <w:tr w:rsidR="00DD5A61" w:rsidRPr="005B7BF7" w14:paraId="1E6AE465" w14:textId="77777777" w:rsidTr="005B7BF7">
        <w:tc>
          <w:tcPr>
            <w:tcW w:w="3167" w:type="dxa"/>
            <w:vAlign w:val="center"/>
          </w:tcPr>
          <w:p w14:paraId="15254DEC" w14:textId="77777777" w:rsidR="00DD5A61" w:rsidRPr="005B7BF7" w:rsidRDefault="00DD5A61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Mouse anti-Cytokeratin</w:t>
            </w:r>
          </w:p>
        </w:tc>
        <w:tc>
          <w:tcPr>
            <w:tcW w:w="3848" w:type="dxa"/>
            <w:vAlign w:val="center"/>
          </w:tcPr>
          <w:p w14:paraId="532B239C" w14:textId="77777777" w:rsidR="00DD5A61" w:rsidRPr="005B7BF7" w:rsidRDefault="00DD5A61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Sigma</w:t>
            </w:r>
          </w:p>
        </w:tc>
        <w:tc>
          <w:tcPr>
            <w:tcW w:w="1615" w:type="dxa"/>
            <w:vAlign w:val="center"/>
          </w:tcPr>
          <w:p w14:paraId="39020AF3" w14:textId="77777777" w:rsidR="00DD5A61" w:rsidRPr="005B7BF7" w:rsidRDefault="00DD5A61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C2562</w:t>
            </w:r>
          </w:p>
        </w:tc>
      </w:tr>
      <w:tr w:rsidR="00AB6388" w:rsidRPr="005B7BF7" w14:paraId="027CE5B6" w14:textId="77777777" w:rsidTr="005B7BF7">
        <w:tc>
          <w:tcPr>
            <w:tcW w:w="3167" w:type="dxa"/>
            <w:vAlign w:val="center"/>
          </w:tcPr>
          <w:p w14:paraId="05C8C18C" w14:textId="77777777" w:rsidR="00AB6388" w:rsidRPr="005B7BF7" w:rsidRDefault="00AB6388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Rat anti-E-cadherin</w:t>
            </w:r>
          </w:p>
        </w:tc>
        <w:tc>
          <w:tcPr>
            <w:tcW w:w="3848" w:type="dxa"/>
            <w:vAlign w:val="center"/>
          </w:tcPr>
          <w:p w14:paraId="01B5DCF3" w14:textId="77777777" w:rsidR="00AB6388" w:rsidRPr="005B7BF7" w:rsidRDefault="00AB6388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ThermoFisher</w:t>
            </w:r>
            <w:proofErr w:type="spellEnd"/>
            <w:r w:rsidR="00284B5E" w:rsidRPr="005B7BF7">
              <w:rPr>
                <w:rFonts w:ascii="Times New Roman" w:hAnsi="Times New Roman" w:cs="Times New Roman"/>
                <w:sz w:val="24"/>
                <w:szCs w:val="24"/>
              </w:rPr>
              <w:t xml:space="preserve"> Scientific</w:t>
            </w:r>
          </w:p>
        </w:tc>
        <w:tc>
          <w:tcPr>
            <w:tcW w:w="1615" w:type="dxa"/>
            <w:vAlign w:val="center"/>
          </w:tcPr>
          <w:p w14:paraId="38E9F586" w14:textId="77777777" w:rsidR="00AB6388" w:rsidRPr="005B7BF7" w:rsidRDefault="00284B5E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13-1900</w:t>
            </w:r>
          </w:p>
        </w:tc>
      </w:tr>
      <w:tr w:rsidR="00AB6388" w:rsidRPr="005B7BF7" w14:paraId="2B7A727A" w14:textId="77777777" w:rsidTr="005B7BF7">
        <w:tc>
          <w:tcPr>
            <w:tcW w:w="3167" w:type="dxa"/>
            <w:vAlign w:val="center"/>
          </w:tcPr>
          <w:p w14:paraId="0C851AF0" w14:textId="77777777" w:rsidR="00AB6388" w:rsidRPr="005B7BF7" w:rsidRDefault="00AB6388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Mouse anti-SMA</w:t>
            </w:r>
          </w:p>
        </w:tc>
        <w:tc>
          <w:tcPr>
            <w:tcW w:w="3848" w:type="dxa"/>
            <w:vAlign w:val="center"/>
          </w:tcPr>
          <w:p w14:paraId="696715EB" w14:textId="77777777" w:rsidR="00AB6388" w:rsidRPr="005B7BF7" w:rsidRDefault="00AB6388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Sigma</w:t>
            </w:r>
          </w:p>
        </w:tc>
        <w:tc>
          <w:tcPr>
            <w:tcW w:w="1615" w:type="dxa"/>
            <w:vAlign w:val="center"/>
          </w:tcPr>
          <w:p w14:paraId="32C0DA10" w14:textId="77777777" w:rsidR="00AB6388" w:rsidRPr="005B7BF7" w:rsidRDefault="00AB6388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A2547</w:t>
            </w:r>
          </w:p>
        </w:tc>
      </w:tr>
      <w:tr w:rsidR="00284B5E" w:rsidRPr="005B7BF7" w14:paraId="4C14B0BB" w14:textId="77777777" w:rsidTr="005B7BF7">
        <w:tc>
          <w:tcPr>
            <w:tcW w:w="3167" w:type="dxa"/>
            <w:vAlign w:val="center"/>
          </w:tcPr>
          <w:p w14:paraId="138683EC" w14:textId="77777777" w:rsidR="00284B5E" w:rsidRPr="005B7BF7" w:rsidRDefault="00284B5E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Rabbit anti-Elastin</w:t>
            </w:r>
          </w:p>
        </w:tc>
        <w:tc>
          <w:tcPr>
            <w:tcW w:w="3848" w:type="dxa"/>
            <w:vAlign w:val="center"/>
          </w:tcPr>
          <w:p w14:paraId="2A7FA0CB" w14:textId="77777777" w:rsidR="00284B5E" w:rsidRPr="005B7BF7" w:rsidRDefault="000A1770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5B7BF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eastAsia="en-US"/>
              </w:rPr>
              <w:t>Generated</w:t>
            </w:r>
            <w:r w:rsidR="00284B5E" w:rsidRPr="005B7BF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eastAsia="en-US"/>
              </w:rPr>
              <w:t xml:space="preserve"> by Dr. Robert Mecham at Washington University, St. Louis </w:t>
            </w:r>
            <w:r w:rsidR="00284B5E" w:rsidRPr="005B7BF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eastAsia="en-US"/>
              </w:rPr>
              <w:fldChar w:fldCharType="begin">
                <w:fldData xml:space="preserve">PEVuZE5vdGU+PENpdGU+PEF1dGhvcj5MdW88L0F1dGhvcj48WWVhcj4yMDE4PC9ZZWFyPjxJRFRl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</w:fldData>
              </w:fldChar>
            </w:r>
            <w:r w:rsidR="00284B5E" w:rsidRPr="005B7BF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eastAsia="en-US"/>
              </w:rPr>
              <w:instrText xml:space="preserve"> ADDIN EN.CITE </w:instrText>
            </w:r>
            <w:r w:rsidR="00284B5E" w:rsidRPr="005B7BF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eastAsia="en-US"/>
              </w:rPr>
              <w:fldChar w:fldCharType="begin">
                <w:fldData xml:space="preserve">PEVuZE5vdGU+PENpdGU+PEF1dGhvcj5MdW88L0F1dGhvcj48WWVhcj4yMDE4PC9ZZWFyPjxJRFRl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</w:fldData>
              </w:fldChar>
            </w:r>
            <w:r w:rsidR="00284B5E" w:rsidRPr="005B7BF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eastAsia="en-US"/>
              </w:rPr>
              <w:instrText xml:space="preserve"> ADDIN EN.CITE.DATA </w:instrText>
            </w:r>
            <w:r w:rsidR="00284B5E" w:rsidRPr="005B7BF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eastAsia="en-US"/>
              </w:rPr>
            </w:r>
            <w:r w:rsidR="00284B5E" w:rsidRPr="005B7BF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eastAsia="en-US"/>
              </w:rPr>
              <w:fldChar w:fldCharType="end"/>
            </w:r>
            <w:r w:rsidR="00284B5E" w:rsidRPr="005B7BF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eastAsia="en-US"/>
              </w:rPr>
            </w:r>
            <w:r w:rsidR="00284B5E" w:rsidRPr="005B7BF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eastAsia="en-US"/>
              </w:rPr>
              <w:fldChar w:fldCharType="separate"/>
            </w:r>
            <w:r w:rsidR="00284B5E" w:rsidRPr="005B7BF7">
              <w:rPr>
                <w:rFonts w:ascii="Times New Roman" w:hAnsi="Times New Roman" w:cs="Times New Roman"/>
                <w:noProof/>
                <w:color w:val="222222"/>
                <w:sz w:val="24"/>
                <w:szCs w:val="24"/>
                <w:shd w:val="clear" w:color="auto" w:fill="FFFFFF"/>
                <w:lang w:eastAsia="en-US"/>
              </w:rPr>
              <w:t>(Luo et al., 2018; Young et al., 2020)</w:t>
            </w:r>
            <w:r w:rsidR="00284B5E" w:rsidRPr="005B7BF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eastAsia="en-US"/>
              </w:rPr>
              <w:fldChar w:fldCharType="end"/>
            </w:r>
          </w:p>
        </w:tc>
        <w:tc>
          <w:tcPr>
            <w:tcW w:w="1615" w:type="dxa"/>
            <w:vAlign w:val="center"/>
          </w:tcPr>
          <w:p w14:paraId="7D485E17" w14:textId="77777777" w:rsidR="000A6DFF" w:rsidRPr="005B7BF7" w:rsidRDefault="000A6DFF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C4E8A18" w14:textId="77777777" w:rsidR="00284B5E" w:rsidRPr="005B7BF7" w:rsidRDefault="00284B5E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D535E" w:rsidRPr="005B7BF7" w14:paraId="02837331" w14:textId="77777777" w:rsidTr="005B7BF7">
        <w:tc>
          <w:tcPr>
            <w:tcW w:w="3167" w:type="dxa"/>
            <w:vAlign w:val="center"/>
          </w:tcPr>
          <w:p w14:paraId="50CCD2FE" w14:textId="77777777" w:rsidR="00DD535E" w:rsidRPr="005B7BF7" w:rsidRDefault="00DD535E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Goat anti-</w:t>
            </w:r>
            <w:proofErr w:type="spellStart"/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Pecam</w:t>
            </w:r>
            <w:proofErr w:type="spellEnd"/>
          </w:p>
        </w:tc>
        <w:tc>
          <w:tcPr>
            <w:tcW w:w="3848" w:type="dxa"/>
            <w:vAlign w:val="center"/>
          </w:tcPr>
          <w:p w14:paraId="5CC74B0A" w14:textId="77777777" w:rsidR="00DD535E" w:rsidRPr="005B7BF7" w:rsidRDefault="00DD535E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Santa Cruz</w:t>
            </w:r>
          </w:p>
        </w:tc>
        <w:tc>
          <w:tcPr>
            <w:tcW w:w="1615" w:type="dxa"/>
            <w:vAlign w:val="center"/>
          </w:tcPr>
          <w:p w14:paraId="6496A6A2" w14:textId="77777777" w:rsidR="00DD535E" w:rsidRPr="005B7BF7" w:rsidRDefault="00CA444F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Sc-1506</w:t>
            </w:r>
          </w:p>
        </w:tc>
      </w:tr>
      <w:tr w:rsidR="00DD535E" w:rsidRPr="005B7BF7" w14:paraId="66EF7AA0" w14:textId="77777777" w:rsidTr="005B7BF7">
        <w:tc>
          <w:tcPr>
            <w:tcW w:w="3167" w:type="dxa"/>
            <w:vAlign w:val="center"/>
          </w:tcPr>
          <w:p w14:paraId="07E6C638" w14:textId="77777777" w:rsidR="00DD535E" w:rsidRPr="005B7BF7" w:rsidRDefault="000A1770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Rabbit anti-NG2 chondroitin sulfate proteoglycan</w:t>
            </w:r>
          </w:p>
        </w:tc>
        <w:tc>
          <w:tcPr>
            <w:tcW w:w="3848" w:type="dxa"/>
            <w:vAlign w:val="center"/>
          </w:tcPr>
          <w:p w14:paraId="3B4EF44A" w14:textId="77777777" w:rsidR="00DD535E" w:rsidRPr="005B7BF7" w:rsidRDefault="000A6DFF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Millipore</w:t>
            </w:r>
          </w:p>
        </w:tc>
        <w:tc>
          <w:tcPr>
            <w:tcW w:w="1615" w:type="dxa"/>
            <w:vAlign w:val="center"/>
          </w:tcPr>
          <w:p w14:paraId="5EFE9037" w14:textId="77777777" w:rsidR="00DD535E" w:rsidRPr="005B7BF7" w:rsidRDefault="000A6DFF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AB5320</w:t>
            </w:r>
          </w:p>
        </w:tc>
      </w:tr>
      <w:tr w:rsidR="00626849" w:rsidRPr="005B7BF7" w14:paraId="583CE3EF" w14:textId="77777777" w:rsidTr="005B7BF7">
        <w:trPr>
          <w:trHeight w:val="449"/>
        </w:trPr>
        <w:tc>
          <w:tcPr>
            <w:tcW w:w="3167" w:type="dxa"/>
            <w:vAlign w:val="center"/>
          </w:tcPr>
          <w:p w14:paraId="162AED51" w14:textId="3FB128EE" w:rsidR="00626849" w:rsidRPr="005B7BF7" w:rsidRDefault="00626849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  <w:lang w:eastAsia="en-US"/>
              </w:rPr>
            </w:pPr>
            <w:r w:rsidRPr="005B7BF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eastAsia="en-US"/>
              </w:rPr>
              <w:t xml:space="preserve">Rabbit anti-Laminin </w:t>
            </w:r>
          </w:p>
        </w:tc>
        <w:tc>
          <w:tcPr>
            <w:tcW w:w="3848" w:type="dxa"/>
            <w:vAlign w:val="center"/>
          </w:tcPr>
          <w:p w14:paraId="07DEF59A" w14:textId="77777777" w:rsidR="00626849" w:rsidRPr="005B7BF7" w:rsidRDefault="00626849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ThermoFisher</w:t>
            </w:r>
            <w:proofErr w:type="spellEnd"/>
            <w:r w:rsidRPr="005B7BF7">
              <w:rPr>
                <w:rFonts w:ascii="Times New Roman" w:hAnsi="Times New Roman" w:cs="Times New Roman"/>
                <w:sz w:val="24"/>
                <w:szCs w:val="24"/>
              </w:rPr>
              <w:t xml:space="preserve"> Scientific</w:t>
            </w:r>
          </w:p>
        </w:tc>
        <w:tc>
          <w:tcPr>
            <w:tcW w:w="1615" w:type="dxa"/>
            <w:vAlign w:val="center"/>
          </w:tcPr>
          <w:p w14:paraId="0F80B8C4" w14:textId="77777777" w:rsidR="00626849" w:rsidRPr="005B7BF7" w:rsidRDefault="00626849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eastAsia="en-US"/>
              </w:rPr>
              <w:t>RB-082</w:t>
            </w:r>
          </w:p>
        </w:tc>
      </w:tr>
      <w:tr w:rsidR="00626849" w:rsidRPr="005B7BF7" w14:paraId="54B0318B" w14:textId="77777777" w:rsidTr="005B7BF7">
        <w:tc>
          <w:tcPr>
            <w:tcW w:w="3167" w:type="dxa"/>
            <w:vAlign w:val="center"/>
          </w:tcPr>
          <w:p w14:paraId="33013286" w14:textId="77777777" w:rsidR="00626849" w:rsidRPr="005B7BF7" w:rsidRDefault="00626849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Goat anti-Collagen III alpha 1</w:t>
            </w:r>
          </w:p>
        </w:tc>
        <w:tc>
          <w:tcPr>
            <w:tcW w:w="3848" w:type="dxa"/>
            <w:vAlign w:val="center"/>
          </w:tcPr>
          <w:p w14:paraId="4FFC0B55" w14:textId="77777777" w:rsidR="00626849" w:rsidRPr="005B7BF7" w:rsidRDefault="00626849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Novus Biologicals</w:t>
            </w:r>
          </w:p>
        </w:tc>
        <w:tc>
          <w:tcPr>
            <w:tcW w:w="1615" w:type="dxa"/>
            <w:vAlign w:val="center"/>
          </w:tcPr>
          <w:p w14:paraId="134B8EC1" w14:textId="77777777" w:rsidR="00626849" w:rsidRPr="005B7BF7" w:rsidRDefault="00626849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NBP1-26547</w:t>
            </w:r>
          </w:p>
        </w:tc>
      </w:tr>
      <w:tr w:rsidR="00626849" w:rsidRPr="005B7BF7" w14:paraId="6A32620C" w14:textId="77777777" w:rsidTr="005B7BF7">
        <w:tc>
          <w:tcPr>
            <w:tcW w:w="3167" w:type="dxa"/>
            <w:vAlign w:val="center"/>
          </w:tcPr>
          <w:p w14:paraId="06697A84" w14:textId="77777777" w:rsidR="00626849" w:rsidRPr="005B7BF7" w:rsidRDefault="00626849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Mouse anti-Foxj1</w:t>
            </w:r>
          </w:p>
        </w:tc>
        <w:tc>
          <w:tcPr>
            <w:tcW w:w="3848" w:type="dxa"/>
            <w:vAlign w:val="center"/>
          </w:tcPr>
          <w:p w14:paraId="178DC557" w14:textId="7D987A78" w:rsidR="00626849" w:rsidRPr="005B7BF7" w:rsidRDefault="005B7BF7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 xml:space="preserve">Seven Hills </w:t>
            </w:r>
            <w:proofErr w:type="spellStart"/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Bioregeants</w:t>
            </w:r>
            <w:proofErr w:type="spellEnd"/>
          </w:p>
        </w:tc>
        <w:tc>
          <w:tcPr>
            <w:tcW w:w="1615" w:type="dxa"/>
            <w:vAlign w:val="center"/>
          </w:tcPr>
          <w:p w14:paraId="34D8549A" w14:textId="6B3AC275" w:rsidR="00626849" w:rsidRPr="005B7BF7" w:rsidRDefault="005B7BF7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WMAB-319</w:t>
            </w:r>
          </w:p>
        </w:tc>
      </w:tr>
      <w:tr w:rsidR="00DD535E" w:rsidRPr="005B7BF7" w14:paraId="24FA674F" w14:textId="77777777" w:rsidTr="005B7BF7">
        <w:tc>
          <w:tcPr>
            <w:tcW w:w="3167" w:type="dxa"/>
            <w:vAlign w:val="center"/>
          </w:tcPr>
          <w:p w14:paraId="29E858DA" w14:textId="77777777" w:rsidR="00DD535E" w:rsidRPr="005B7BF7" w:rsidRDefault="00DD535E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Rabbit anti-Sox2</w:t>
            </w:r>
          </w:p>
        </w:tc>
        <w:tc>
          <w:tcPr>
            <w:tcW w:w="3848" w:type="dxa"/>
            <w:vAlign w:val="center"/>
          </w:tcPr>
          <w:p w14:paraId="51A56BA6" w14:textId="77777777" w:rsidR="00DD535E" w:rsidRPr="005B7BF7" w:rsidRDefault="0000710A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 xml:space="preserve">Seven Hills </w:t>
            </w:r>
            <w:proofErr w:type="spellStart"/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Bioregeants</w:t>
            </w:r>
            <w:proofErr w:type="spellEnd"/>
          </w:p>
        </w:tc>
        <w:tc>
          <w:tcPr>
            <w:tcW w:w="1615" w:type="dxa"/>
            <w:vAlign w:val="center"/>
          </w:tcPr>
          <w:p w14:paraId="521FB1F2" w14:textId="77777777" w:rsidR="00DD535E" w:rsidRPr="005B7BF7" w:rsidRDefault="0000710A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WRAB-1236</w:t>
            </w:r>
          </w:p>
        </w:tc>
      </w:tr>
      <w:tr w:rsidR="00E15409" w:rsidRPr="005B7BF7" w14:paraId="31726A4B" w14:textId="77777777" w:rsidTr="005B7BF7">
        <w:tc>
          <w:tcPr>
            <w:tcW w:w="3167" w:type="dxa"/>
            <w:vAlign w:val="center"/>
          </w:tcPr>
          <w:p w14:paraId="355A05BC" w14:textId="77777777" w:rsidR="00E15409" w:rsidRPr="005B7BF7" w:rsidRDefault="00E15409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Rabbit anti-Sox9</w:t>
            </w:r>
          </w:p>
        </w:tc>
        <w:tc>
          <w:tcPr>
            <w:tcW w:w="3848" w:type="dxa"/>
            <w:vAlign w:val="center"/>
          </w:tcPr>
          <w:p w14:paraId="599AD470" w14:textId="77777777" w:rsidR="00E15409" w:rsidRPr="005B7BF7" w:rsidRDefault="0000710A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Cell Signaling Technology</w:t>
            </w:r>
          </w:p>
        </w:tc>
        <w:tc>
          <w:tcPr>
            <w:tcW w:w="1615" w:type="dxa"/>
            <w:vAlign w:val="center"/>
          </w:tcPr>
          <w:p w14:paraId="23D4B00B" w14:textId="5749A7E6" w:rsidR="00E15409" w:rsidRPr="005B7BF7" w:rsidRDefault="0000710A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82630</w:t>
            </w:r>
          </w:p>
        </w:tc>
      </w:tr>
      <w:tr w:rsidR="0000710A" w:rsidRPr="005B7BF7" w14:paraId="1502751B" w14:textId="77777777" w:rsidTr="005B7BF7">
        <w:tc>
          <w:tcPr>
            <w:tcW w:w="3167" w:type="dxa"/>
            <w:vAlign w:val="center"/>
          </w:tcPr>
          <w:p w14:paraId="0D647FFD" w14:textId="77777777" w:rsidR="0000710A" w:rsidRPr="005B7BF7" w:rsidRDefault="0000710A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Rabbit anti-</w:t>
            </w:r>
            <w:proofErr w:type="spellStart"/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Sftpc</w:t>
            </w:r>
            <w:proofErr w:type="spellEnd"/>
          </w:p>
        </w:tc>
        <w:tc>
          <w:tcPr>
            <w:tcW w:w="3848" w:type="dxa"/>
            <w:vAlign w:val="center"/>
          </w:tcPr>
          <w:p w14:paraId="638EBDFD" w14:textId="77777777" w:rsidR="0000710A" w:rsidRPr="005B7BF7" w:rsidRDefault="0000710A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 xml:space="preserve">Seven Hills </w:t>
            </w:r>
            <w:proofErr w:type="spellStart"/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Bioregeants</w:t>
            </w:r>
            <w:proofErr w:type="spellEnd"/>
          </w:p>
        </w:tc>
        <w:tc>
          <w:tcPr>
            <w:tcW w:w="1615" w:type="dxa"/>
            <w:vAlign w:val="center"/>
          </w:tcPr>
          <w:p w14:paraId="761B6BC6" w14:textId="77777777" w:rsidR="0000710A" w:rsidRPr="005B7BF7" w:rsidRDefault="0000710A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WRAB-9337</w:t>
            </w:r>
          </w:p>
        </w:tc>
      </w:tr>
      <w:tr w:rsidR="0000710A" w:rsidRPr="005B7BF7" w14:paraId="59378D2C" w14:textId="77777777" w:rsidTr="005B7BF7">
        <w:tc>
          <w:tcPr>
            <w:tcW w:w="3167" w:type="dxa"/>
            <w:vAlign w:val="center"/>
          </w:tcPr>
          <w:p w14:paraId="1A534F1F" w14:textId="77777777" w:rsidR="0000710A" w:rsidRPr="005B7BF7" w:rsidRDefault="00542BC4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T1</w:t>
            </w:r>
            <w:r w:rsidRPr="005B7BF7">
              <w:rPr>
                <w:rFonts w:ascii="Times New Roman" w:hAnsi="Times New Roman" w:cs="Times New Roman"/>
                <w:sz w:val="24"/>
                <w:szCs w:val="24"/>
              </w:rPr>
              <w:sym w:font="Symbol" w:char="F061"/>
            </w: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3848" w:type="dxa"/>
            <w:vAlign w:val="center"/>
          </w:tcPr>
          <w:p w14:paraId="090F2897" w14:textId="77777777" w:rsidR="0000710A" w:rsidRPr="005B7BF7" w:rsidRDefault="00542BC4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Developmental Studies Hybridoma Bank</w:t>
            </w:r>
          </w:p>
        </w:tc>
        <w:tc>
          <w:tcPr>
            <w:tcW w:w="1615" w:type="dxa"/>
            <w:vAlign w:val="center"/>
          </w:tcPr>
          <w:p w14:paraId="2594D18B" w14:textId="77777777" w:rsidR="0000710A" w:rsidRPr="005B7BF7" w:rsidRDefault="00542BC4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8.1.1</w:t>
            </w:r>
          </w:p>
        </w:tc>
      </w:tr>
      <w:tr w:rsidR="009B1D5B" w:rsidRPr="005B7BF7" w14:paraId="173AB92C" w14:textId="77777777" w:rsidTr="005B7BF7">
        <w:tc>
          <w:tcPr>
            <w:tcW w:w="3167" w:type="dxa"/>
            <w:vAlign w:val="center"/>
          </w:tcPr>
          <w:p w14:paraId="432FBC5B" w14:textId="01BAD463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Rabbit anti-Myh11</w:t>
            </w:r>
          </w:p>
        </w:tc>
        <w:tc>
          <w:tcPr>
            <w:tcW w:w="3848" w:type="dxa"/>
            <w:vAlign w:val="center"/>
          </w:tcPr>
          <w:p w14:paraId="1959D411" w14:textId="253166A8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Millipore</w:t>
            </w:r>
          </w:p>
        </w:tc>
        <w:tc>
          <w:tcPr>
            <w:tcW w:w="1615" w:type="dxa"/>
            <w:vAlign w:val="center"/>
          </w:tcPr>
          <w:p w14:paraId="26293DF5" w14:textId="5DE4864B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MABT464</w:t>
            </w:r>
          </w:p>
        </w:tc>
      </w:tr>
      <w:tr w:rsidR="009B1D5B" w:rsidRPr="005B7BF7" w14:paraId="438BE536" w14:textId="77777777" w:rsidTr="005B7BF7">
        <w:tc>
          <w:tcPr>
            <w:tcW w:w="3167" w:type="dxa"/>
            <w:vAlign w:val="center"/>
          </w:tcPr>
          <w:p w14:paraId="3DC25BBB" w14:textId="68E513D8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Rabbit anti-phospho-Smad1/5</w:t>
            </w:r>
          </w:p>
        </w:tc>
        <w:tc>
          <w:tcPr>
            <w:tcW w:w="3848" w:type="dxa"/>
            <w:vAlign w:val="center"/>
          </w:tcPr>
          <w:p w14:paraId="6445EE2C" w14:textId="37372D65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color w:val="222222"/>
                <w:sz w:val="24"/>
                <w:szCs w:val="24"/>
                <w:shd w:val="clear" w:color="auto" w:fill="FFFFFF"/>
                <w:lang w:eastAsia="en-US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Cell Signaling Technology</w:t>
            </w:r>
          </w:p>
        </w:tc>
        <w:tc>
          <w:tcPr>
            <w:tcW w:w="1615" w:type="dxa"/>
            <w:vAlign w:val="center"/>
          </w:tcPr>
          <w:p w14:paraId="69CEF4A2" w14:textId="151FD166" w:rsidR="009B1D5B" w:rsidRPr="005B7BF7" w:rsidRDefault="00773BB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9516</w:t>
            </w:r>
          </w:p>
        </w:tc>
      </w:tr>
      <w:tr w:rsidR="009B1D5B" w:rsidRPr="005B7BF7" w14:paraId="01D2BF0D" w14:textId="77777777" w:rsidTr="005B7BF7">
        <w:tc>
          <w:tcPr>
            <w:tcW w:w="3167" w:type="dxa"/>
            <w:vAlign w:val="center"/>
          </w:tcPr>
          <w:p w14:paraId="782D178D" w14:textId="60D8B166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Rabbit anti-Smad1</w:t>
            </w:r>
          </w:p>
        </w:tc>
        <w:tc>
          <w:tcPr>
            <w:tcW w:w="3848" w:type="dxa"/>
            <w:vAlign w:val="center"/>
          </w:tcPr>
          <w:p w14:paraId="74ED63FF" w14:textId="2027367E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Cell Signaling Technology</w:t>
            </w:r>
          </w:p>
        </w:tc>
        <w:tc>
          <w:tcPr>
            <w:tcW w:w="1615" w:type="dxa"/>
            <w:vAlign w:val="center"/>
          </w:tcPr>
          <w:p w14:paraId="52221D81" w14:textId="1B623CFC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6944</w:t>
            </w:r>
          </w:p>
        </w:tc>
      </w:tr>
      <w:tr w:rsidR="009B1D5B" w:rsidRPr="005B7BF7" w14:paraId="7C6BBC29" w14:textId="77777777" w:rsidTr="005B7BF7">
        <w:tc>
          <w:tcPr>
            <w:tcW w:w="3167" w:type="dxa"/>
            <w:vAlign w:val="center"/>
          </w:tcPr>
          <w:p w14:paraId="5361B30F" w14:textId="4C1E75F7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 xml:space="preserve">Rabbit anti-phospho-p38 </w:t>
            </w:r>
          </w:p>
        </w:tc>
        <w:tc>
          <w:tcPr>
            <w:tcW w:w="3848" w:type="dxa"/>
            <w:vAlign w:val="center"/>
          </w:tcPr>
          <w:p w14:paraId="661F2395" w14:textId="47A07559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Cell Signaling Technology</w:t>
            </w:r>
          </w:p>
        </w:tc>
        <w:tc>
          <w:tcPr>
            <w:tcW w:w="1615" w:type="dxa"/>
            <w:vAlign w:val="center"/>
          </w:tcPr>
          <w:p w14:paraId="53A502DD" w14:textId="64683DB0" w:rsidR="009B1D5B" w:rsidRPr="005B7BF7" w:rsidRDefault="00773BB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4511</w:t>
            </w:r>
          </w:p>
        </w:tc>
      </w:tr>
      <w:tr w:rsidR="009B1D5B" w:rsidRPr="005B7BF7" w14:paraId="0B852D61" w14:textId="77777777" w:rsidTr="005B7BF7">
        <w:tc>
          <w:tcPr>
            <w:tcW w:w="3167" w:type="dxa"/>
            <w:vAlign w:val="center"/>
          </w:tcPr>
          <w:p w14:paraId="4A90E1F0" w14:textId="0F2A93B2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Rabbit anti-p38</w:t>
            </w:r>
          </w:p>
        </w:tc>
        <w:tc>
          <w:tcPr>
            <w:tcW w:w="3848" w:type="dxa"/>
            <w:vAlign w:val="center"/>
          </w:tcPr>
          <w:p w14:paraId="3338979E" w14:textId="6F70C2A4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Cell Signaling Technology</w:t>
            </w:r>
          </w:p>
        </w:tc>
        <w:tc>
          <w:tcPr>
            <w:tcW w:w="1615" w:type="dxa"/>
            <w:vAlign w:val="center"/>
          </w:tcPr>
          <w:p w14:paraId="1D1D63AA" w14:textId="08DA56E3" w:rsidR="009B1D5B" w:rsidRPr="005B7BF7" w:rsidRDefault="00773BB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9212</w:t>
            </w:r>
          </w:p>
        </w:tc>
      </w:tr>
      <w:tr w:rsidR="009B1D5B" w:rsidRPr="005B7BF7" w14:paraId="1AC49DCA" w14:textId="77777777" w:rsidTr="005B7BF7">
        <w:tc>
          <w:tcPr>
            <w:tcW w:w="3167" w:type="dxa"/>
            <w:vAlign w:val="center"/>
          </w:tcPr>
          <w:p w14:paraId="20E0B8BB" w14:textId="03E60682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Rabbit anti-phospho-Erk1/2</w:t>
            </w:r>
          </w:p>
        </w:tc>
        <w:tc>
          <w:tcPr>
            <w:tcW w:w="3848" w:type="dxa"/>
            <w:vAlign w:val="center"/>
          </w:tcPr>
          <w:p w14:paraId="681BB35A" w14:textId="2A945E94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Cell Signaling Technology</w:t>
            </w:r>
          </w:p>
        </w:tc>
        <w:tc>
          <w:tcPr>
            <w:tcW w:w="1615" w:type="dxa"/>
            <w:vAlign w:val="center"/>
          </w:tcPr>
          <w:p w14:paraId="09BC603C" w14:textId="3BC452F8" w:rsidR="009B1D5B" w:rsidRPr="005B7BF7" w:rsidRDefault="00773BB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4370</w:t>
            </w:r>
          </w:p>
        </w:tc>
      </w:tr>
      <w:tr w:rsidR="009B1D5B" w:rsidRPr="005B7BF7" w14:paraId="233F3740" w14:textId="77777777" w:rsidTr="005B7BF7">
        <w:tc>
          <w:tcPr>
            <w:tcW w:w="3167" w:type="dxa"/>
            <w:vAlign w:val="center"/>
          </w:tcPr>
          <w:p w14:paraId="0AF571E1" w14:textId="4B3762A6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Rabbit anti-Erk1/2</w:t>
            </w:r>
          </w:p>
        </w:tc>
        <w:tc>
          <w:tcPr>
            <w:tcW w:w="3848" w:type="dxa"/>
            <w:vAlign w:val="center"/>
          </w:tcPr>
          <w:p w14:paraId="051E804F" w14:textId="26D05053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Cell Signaling Technology</w:t>
            </w:r>
          </w:p>
        </w:tc>
        <w:tc>
          <w:tcPr>
            <w:tcW w:w="1615" w:type="dxa"/>
            <w:vAlign w:val="center"/>
          </w:tcPr>
          <w:p w14:paraId="7E2D19AF" w14:textId="6D12DA7C" w:rsidR="009B1D5B" w:rsidRPr="005B7BF7" w:rsidRDefault="00773BB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4695</w:t>
            </w:r>
          </w:p>
        </w:tc>
      </w:tr>
      <w:tr w:rsidR="009B1D5B" w:rsidRPr="005B7BF7" w14:paraId="5E5F0C83" w14:textId="77777777" w:rsidTr="005B7BF7">
        <w:tc>
          <w:tcPr>
            <w:tcW w:w="3167" w:type="dxa"/>
            <w:vAlign w:val="center"/>
          </w:tcPr>
          <w:p w14:paraId="5F58FC16" w14:textId="7F6FDFBE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Rabbit anti-phospho-</w:t>
            </w:r>
            <w:proofErr w:type="spellStart"/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Jnk</w:t>
            </w:r>
            <w:proofErr w:type="spellEnd"/>
          </w:p>
        </w:tc>
        <w:tc>
          <w:tcPr>
            <w:tcW w:w="3848" w:type="dxa"/>
            <w:vAlign w:val="center"/>
          </w:tcPr>
          <w:p w14:paraId="73CBB307" w14:textId="01E77A48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Cell Signaling Technology</w:t>
            </w:r>
          </w:p>
        </w:tc>
        <w:tc>
          <w:tcPr>
            <w:tcW w:w="1615" w:type="dxa"/>
            <w:vAlign w:val="center"/>
          </w:tcPr>
          <w:p w14:paraId="68A007FB" w14:textId="7E9B17FF" w:rsidR="009B1D5B" w:rsidRPr="005B7BF7" w:rsidRDefault="00773BB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4668</w:t>
            </w:r>
          </w:p>
        </w:tc>
      </w:tr>
      <w:tr w:rsidR="009B1D5B" w:rsidRPr="005B7BF7" w14:paraId="14E9247E" w14:textId="77777777" w:rsidTr="005B7BF7">
        <w:tc>
          <w:tcPr>
            <w:tcW w:w="3167" w:type="dxa"/>
            <w:vAlign w:val="center"/>
          </w:tcPr>
          <w:p w14:paraId="3FF4F8F5" w14:textId="4F29B7A3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Rabbit</w:t>
            </w:r>
            <w:r w:rsidRPr="005B7BF7">
              <w:rPr>
                <w:rFonts w:ascii="Times New Roman" w:hAnsi="Times New Roman" w:cs="Times New Roman"/>
                <w:color w:val="2E2E2E"/>
                <w:sz w:val="24"/>
                <w:szCs w:val="24"/>
              </w:rPr>
              <w:t xml:space="preserve"> anti-</w:t>
            </w:r>
            <w:proofErr w:type="spellStart"/>
            <w:r w:rsidRPr="005B7BF7">
              <w:rPr>
                <w:rFonts w:ascii="Times New Roman" w:hAnsi="Times New Roman" w:cs="Times New Roman"/>
                <w:color w:val="2E2E2E"/>
                <w:sz w:val="24"/>
                <w:szCs w:val="24"/>
              </w:rPr>
              <w:t>Jnk</w:t>
            </w:r>
            <w:proofErr w:type="spellEnd"/>
            <w:r w:rsidRPr="005B7BF7">
              <w:rPr>
                <w:rFonts w:ascii="Times New Roman" w:hAnsi="Times New Roman" w:cs="Times New Roman"/>
                <w:color w:val="2E2E2E"/>
                <w:sz w:val="24"/>
                <w:szCs w:val="24"/>
              </w:rPr>
              <w:t xml:space="preserve"> </w:t>
            </w:r>
          </w:p>
        </w:tc>
        <w:tc>
          <w:tcPr>
            <w:tcW w:w="3848" w:type="dxa"/>
            <w:vAlign w:val="center"/>
          </w:tcPr>
          <w:p w14:paraId="33FF9703" w14:textId="0E76B518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Cell Signaling Technology</w:t>
            </w:r>
          </w:p>
        </w:tc>
        <w:tc>
          <w:tcPr>
            <w:tcW w:w="1615" w:type="dxa"/>
            <w:vAlign w:val="center"/>
          </w:tcPr>
          <w:p w14:paraId="6F5116EB" w14:textId="15B3D1A6" w:rsidR="009B1D5B" w:rsidRPr="005B7BF7" w:rsidRDefault="00773BB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9252</w:t>
            </w:r>
          </w:p>
        </w:tc>
      </w:tr>
      <w:tr w:rsidR="009B1D5B" w:rsidRPr="005B7BF7" w14:paraId="3AF88EDC" w14:textId="77777777" w:rsidTr="005B7BF7">
        <w:tc>
          <w:tcPr>
            <w:tcW w:w="3167" w:type="dxa"/>
            <w:vAlign w:val="center"/>
          </w:tcPr>
          <w:p w14:paraId="556AD34A" w14:textId="6C8D5434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5B7BF7">
              <w:rPr>
                <w:rFonts w:ascii="Times New Roman" w:hAnsi="Times New Roman" w:cs="Times New Roman"/>
                <w:color w:val="2E2E2E"/>
                <w:sz w:val="24"/>
                <w:szCs w:val="24"/>
              </w:rPr>
              <w:t xml:space="preserve">ouse anti-GAPDH </w:t>
            </w:r>
          </w:p>
        </w:tc>
        <w:tc>
          <w:tcPr>
            <w:tcW w:w="3848" w:type="dxa"/>
            <w:vAlign w:val="center"/>
          </w:tcPr>
          <w:p w14:paraId="7E38AD26" w14:textId="04E43745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color w:val="2E2E2E"/>
                <w:sz w:val="24"/>
                <w:szCs w:val="24"/>
              </w:rPr>
              <w:t>Fitzgerald</w:t>
            </w:r>
          </w:p>
        </w:tc>
        <w:tc>
          <w:tcPr>
            <w:tcW w:w="1615" w:type="dxa"/>
            <w:vAlign w:val="center"/>
          </w:tcPr>
          <w:p w14:paraId="5F5780E4" w14:textId="42290697" w:rsidR="009B1D5B" w:rsidRPr="005B7BF7" w:rsidRDefault="009B1D5B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B7BF7">
              <w:rPr>
                <w:rFonts w:ascii="Times New Roman" w:hAnsi="Times New Roman" w:cs="Times New Roman"/>
                <w:sz w:val="24"/>
                <w:szCs w:val="24"/>
              </w:rPr>
              <w:t>10R-G109a</w:t>
            </w:r>
          </w:p>
        </w:tc>
      </w:tr>
      <w:tr w:rsidR="005B7BF7" w:rsidRPr="005B7BF7" w14:paraId="536819AD" w14:textId="77777777" w:rsidTr="005B7BF7">
        <w:tc>
          <w:tcPr>
            <w:tcW w:w="3167" w:type="dxa"/>
            <w:vAlign w:val="center"/>
          </w:tcPr>
          <w:p w14:paraId="3658B966" w14:textId="7E2C36D0" w:rsidR="005B7BF7" w:rsidRPr="005B7BF7" w:rsidRDefault="005B7BF7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NewRomanPSMT" w:hAnsi="TimesNewRomanPSMT" w:cs="TimesNewRomanPSMT"/>
                <w:color w:val="000000"/>
                <w:sz w:val="24"/>
                <w:szCs w:val="24"/>
              </w:rPr>
              <w:lastRenderedPageBreak/>
              <w:t xml:space="preserve">Mouse BMP-4 Antibody </w:t>
            </w:r>
          </w:p>
        </w:tc>
        <w:tc>
          <w:tcPr>
            <w:tcW w:w="3848" w:type="dxa"/>
            <w:vAlign w:val="center"/>
          </w:tcPr>
          <w:p w14:paraId="04CD5CB1" w14:textId="310F0B6D" w:rsidR="005B7BF7" w:rsidRPr="005B7BF7" w:rsidRDefault="005B7BF7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color w:val="2E2E2E"/>
                <w:sz w:val="24"/>
                <w:szCs w:val="24"/>
              </w:rPr>
            </w:pPr>
            <w:r>
              <w:rPr>
                <w:rFonts w:ascii="TimesNewRomanPSMT" w:hAnsi="TimesNewRomanPSMT" w:cs="TimesNewRomanPSMT"/>
                <w:color w:val="2E2E2E"/>
                <w:sz w:val="24"/>
                <w:szCs w:val="24"/>
              </w:rPr>
              <w:t xml:space="preserve">R&amp;D Systems </w:t>
            </w:r>
          </w:p>
        </w:tc>
        <w:tc>
          <w:tcPr>
            <w:tcW w:w="1615" w:type="dxa"/>
            <w:vAlign w:val="center"/>
          </w:tcPr>
          <w:p w14:paraId="5569B596" w14:textId="7DC11986" w:rsidR="005B7BF7" w:rsidRPr="005B7BF7" w:rsidRDefault="005B7BF7" w:rsidP="005B7BF7">
            <w:pPr>
              <w:snapToGrid w:val="0"/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NewRomanPSMT" w:hAnsi="TimesNewRomanPSMT" w:cs="TimesNewRomanPSMT"/>
                <w:color w:val="000000"/>
                <w:sz w:val="24"/>
                <w:szCs w:val="24"/>
              </w:rPr>
              <w:t>MAB5020</w:t>
            </w:r>
          </w:p>
        </w:tc>
      </w:tr>
    </w:tbl>
    <w:p w14:paraId="6DD33673" w14:textId="77777777" w:rsidR="001302D3" w:rsidRPr="005B7BF7" w:rsidRDefault="001302D3" w:rsidP="005B7BF7">
      <w:pPr>
        <w:snapToGrid w:val="0"/>
        <w:spacing w:after="0"/>
        <w:rPr>
          <w:rFonts w:ascii="Times New Roman" w:hAnsi="Times New Roman" w:cs="Times New Roman"/>
          <w:sz w:val="24"/>
          <w:szCs w:val="24"/>
          <w:lang w:eastAsia="en-US"/>
        </w:rPr>
      </w:pPr>
    </w:p>
    <w:p w14:paraId="1B776536" w14:textId="00A6A20D" w:rsidR="001302D3" w:rsidRPr="005B7BF7" w:rsidRDefault="00DA23EE" w:rsidP="005B7BF7">
      <w:pPr>
        <w:snapToGrid w:val="0"/>
        <w:spacing w:after="0" w:line="360" w:lineRule="auto"/>
        <w:rPr>
          <w:rFonts w:ascii="Times New Roman" w:eastAsia="MS Mincho" w:hAnsi="Times New Roman" w:cs="Times New Roman"/>
          <w:sz w:val="24"/>
          <w:szCs w:val="24"/>
          <w:lang w:eastAsia="en-US"/>
        </w:rPr>
      </w:pPr>
      <w:r w:rsidRPr="005B7BF7">
        <w:rPr>
          <w:rFonts w:ascii="Times New Roman" w:eastAsia="MS Mincho" w:hAnsi="Times New Roman" w:cs="Times New Roman"/>
          <w:sz w:val="24"/>
          <w:szCs w:val="24"/>
          <w:lang w:eastAsia="en-US"/>
        </w:rPr>
        <w:t>S</w:t>
      </w:r>
      <w:r w:rsidRPr="005B7BF7">
        <w:rPr>
          <w:rFonts w:ascii="Times New Roman" w:eastAsia="MS Mincho" w:hAnsi="Times New Roman" w:cs="Times New Roman"/>
          <w:sz w:val="24"/>
          <w:szCs w:val="24"/>
          <w:lang w:eastAsia="en-US"/>
        </w:rPr>
        <w:t>upplementary file 1</w:t>
      </w:r>
      <w:r w:rsidR="00CC2312" w:rsidRPr="005B7BF7">
        <w:rPr>
          <w:rFonts w:ascii="Times New Roman" w:eastAsia="MS Mincho" w:hAnsi="Times New Roman" w:cs="Times New Roman"/>
          <w:sz w:val="24"/>
          <w:szCs w:val="24"/>
          <w:lang w:eastAsia="en-US"/>
        </w:rPr>
        <w:t>b</w:t>
      </w:r>
      <w:r w:rsidR="001302D3" w:rsidRPr="005B7BF7">
        <w:rPr>
          <w:rFonts w:ascii="Times New Roman" w:eastAsia="MS Mincho" w:hAnsi="Times New Roman" w:cs="Times New Roman"/>
          <w:sz w:val="24"/>
          <w:szCs w:val="24"/>
          <w:lang w:eastAsia="en-US"/>
        </w:rPr>
        <w:t>: Primers used for real-time RT-PCR</w:t>
      </w:r>
    </w:p>
    <w:tbl>
      <w:tblPr>
        <w:tblStyle w:val="TableGrid1"/>
        <w:tblW w:w="0" w:type="auto"/>
        <w:tblLook w:val="04A0" w:firstRow="1" w:lastRow="0" w:firstColumn="1" w:lastColumn="0" w:noHBand="0" w:noVBand="1"/>
      </w:tblPr>
      <w:tblGrid>
        <w:gridCol w:w="2142"/>
        <w:gridCol w:w="6488"/>
      </w:tblGrid>
      <w:tr w:rsidR="001302D3" w:rsidRPr="005B7BF7" w14:paraId="07309A20" w14:textId="77777777" w:rsidTr="007005FD">
        <w:tc>
          <w:tcPr>
            <w:tcW w:w="2142" w:type="dxa"/>
          </w:tcPr>
          <w:p w14:paraId="4E727A72" w14:textId="77777777" w:rsidR="001302D3" w:rsidRPr="005B7BF7" w:rsidRDefault="001302D3" w:rsidP="005B7BF7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Gene</w:t>
            </w:r>
          </w:p>
        </w:tc>
        <w:tc>
          <w:tcPr>
            <w:tcW w:w="6488" w:type="dxa"/>
          </w:tcPr>
          <w:p w14:paraId="18D0393D" w14:textId="77777777" w:rsidR="001302D3" w:rsidRPr="005B7BF7" w:rsidRDefault="001302D3" w:rsidP="005B7BF7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Oligonucleotide DNA sequence</w:t>
            </w:r>
          </w:p>
        </w:tc>
      </w:tr>
      <w:tr w:rsidR="001302D3" w:rsidRPr="005B7BF7" w14:paraId="4800B75B" w14:textId="77777777" w:rsidTr="007005FD">
        <w:tc>
          <w:tcPr>
            <w:tcW w:w="2142" w:type="dxa"/>
            <w:vMerge w:val="restart"/>
          </w:tcPr>
          <w:p w14:paraId="6E95839B" w14:textId="3341A7D0" w:rsidR="001302D3" w:rsidRPr="005B7BF7" w:rsidRDefault="001F222F" w:rsidP="005B7BF7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  <w:r w:rsidRPr="005B7BF7">
              <w:rPr>
                <w:rFonts w:ascii="Times New Roman" w:hAnsi="Times New Roman" w:cs="Times New Roman"/>
                <w:i/>
              </w:rPr>
              <w:t>Bmpr1a</w:t>
            </w:r>
            <w:r w:rsidRPr="005B7BF7">
              <w:rPr>
                <w:rFonts w:ascii="Times New Roman" w:hAnsi="Times New Roman" w:cs="Times New Roman"/>
              </w:rPr>
              <w:t>-</w:t>
            </w:r>
            <w:r w:rsidRPr="005B7BF7">
              <w:rPr>
                <w:rFonts w:ascii="Times New Roman" w:hAnsi="Times New Roman" w:cs="Times New Roman"/>
              </w:rPr>
              <w:sym w:font="Wingdings 3" w:char="F072"/>
            </w:r>
            <w:r w:rsidRPr="005B7BF7">
              <w:rPr>
                <w:rFonts w:ascii="Times New Roman" w:hAnsi="Times New Roman" w:cs="Times New Roman"/>
              </w:rPr>
              <w:t>exon2</w:t>
            </w:r>
          </w:p>
        </w:tc>
        <w:tc>
          <w:tcPr>
            <w:tcW w:w="6488" w:type="dxa"/>
          </w:tcPr>
          <w:p w14:paraId="78E6C42C" w14:textId="2C8FCFD2" w:rsidR="001302D3" w:rsidRPr="005B7BF7" w:rsidRDefault="001302D3" w:rsidP="005B7BF7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</w:t>
            </w:r>
            <w:r w:rsidR="00760528" w:rsidRPr="005B7BF7">
              <w:rPr>
                <w:rFonts w:ascii="Times New Roman" w:eastAsia="MS Mincho" w:hAnsi="Times New Roman" w:cs="Times New Roman"/>
              </w:rPr>
              <w:t xml:space="preserve"> GGG AGC CTG TCT GTT CAT CA </w:t>
            </w:r>
            <w:r w:rsidRPr="005B7BF7">
              <w:rPr>
                <w:rFonts w:ascii="Times New Roman" w:eastAsia="MS Mincho" w:hAnsi="Times New Roman" w:cs="Times New Roman"/>
              </w:rPr>
              <w:t>-3’</w:t>
            </w:r>
            <w:r w:rsidR="00760528" w:rsidRPr="005B7BF7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1302D3" w:rsidRPr="005B7BF7" w14:paraId="42AE0A0F" w14:textId="77777777" w:rsidTr="007005FD">
        <w:tc>
          <w:tcPr>
            <w:tcW w:w="2142" w:type="dxa"/>
            <w:vMerge/>
          </w:tcPr>
          <w:p w14:paraId="5E870323" w14:textId="77777777" w:rsidR="001302D3" w:rsidRPr="005B7BF7" w:rsidRDefault="001302D3" w:rsidP="005B7BF7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</w:p>
        </w:tc>
        <w:tc>
          <w:tcPr>
            <w:tcW w:w="6488" w:type="dxa"/>
          </w:tcPr>
          <w:p w14:paraId="7C9030D3" w14:textId="24D94DEB" w:rsidR="001302D3" w:rsidRPr="005B7BF7" w:rsidRDefault="001302D3" w:rsidP="005B7BF7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</w:t>
            </w:r>
            <w:r w:rsidR="00760528" w:rsidRPr="005B7BF7">
              <w:rPr>
                <w:rFonts w:ascii="Times New Roman" w:hAnsi="Times New Roman" w:cs="Times New Roman"/>
                <w:color w:val="222222"/>
                <w:shd w:val="clear" w:color="auto" w:fill="FFFFFF"/>
              </w:rPr>
              <w:t xml:space="preserve"> TTT CGG TGA ATC CTT GCA TT</w:t>
            </w:r>
            <w:r w:rsidR="00760528" w:rsidRPr="005B7BF7">
              <w:rPr>
                <w:rFonts w:ascii="Times New Roman" w:eastAsia="MS Mincho" w:hAnsi="Times New Roman" w:cs="Times New Roman"/>
              </w:rPr>
              <w:t xml:space="preserve"> </w:t>
            </w:r>
            <w:r w:rsidRPr="005B7BF7">
              <w:rPr>
                <w:rFonts w:ascii="Times New Roman" w:eastAsia="MS Mincho" w:hAnsi="Times New Roman" w:cs="Times New Roman"/>
              </w:rPr>
              <w:t>-3’</w:t>
            </w:r>
          </w:p>
        </w:tc>
      </w:tr>
      <w:tr w:rsidR="007005FD" w:rsidRPr="005B7BF7" w14:paraId="3CE1FACB" w14:textId="77777777" w:rsidTr="007005FD">
        <w:tc>
          <w:tcPr>
            <w:tcW w:w="2142" w:type="dxa"/>
            <w:vMerge w:val="restart"/>
          </w:tcPr>
          <w:p w14:paraId="29C4C195" w14:textId="2C8C9DCA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  <w:r w:rsidRPr="005B7BF7">
              <w:rPr>
                <w:rFonts w:ascii="Times New Roman" w:eastAsia="MS Mincho" w:hAnsi="Times New Roman" w:cs="Times New Roman"/>
                <w:i/>
              </w:rPr>
              <w:t>Cspg4</w:t>
            </w:r>
          </w:p>
        </w:tc>
        <w:tc>
          <w:tcPr>
            <w:tcW w:w="6488" w:type="dxa"/>
          </w:tcPr>
          <w:p w14:paraId="7C434CB0" w14:textId="5AF9E0DB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</w:t>
            </w:r>
            <w:r w:rsidRPr="005B7BF7">
              <w:rPr>
                <w:rFonts w:ascii="Times New Roman" w:hAnsi="Times New Roman" w:cs="Times New Roman"/>
              </w:rPr>
              <w:t xml:space="preserve"> </w:t>
            </w:r>
            <w:r w:rsidRPr="005B7BF7">
              <w:rPr>
                <w:rFonts w:ascii="Times New Roman" w:eastAsia="MS Mincho" w:hAnsi="Times New Roman" w:cs="Times New Roman"/>
              </w:rPr>
              <w:t>CCT TCA CGA TCA CCA TCC TTC</w:t>
            </w:r>
            <w:r w:rsidRPr="005B7BF7">
              <w:rPr>
                <w:rFonts w:ascii="Times New Roman" w:eastAsia="MS Mincho" w:hAnsi="Times New Roman" w:cs="Times New Roman"/>
              </w:rPr>
              <w:t xml:space="preserve"> -3’</w:t>
            </w:r>
          </w:p>
        </w:tc>
      </w:tr>
      <w:tr w:rsidR="007005FD" w:rsidRPr="005B7BF7" w14:paraId="48280E8B" w14:textId="77777777" w:rsidTr="007005FD">
        <w:tc>
          <w:tcPr>
            <w:tcW w:w="2142" w:type="dxa"/>
            <w:vMerge/>
          </w:tcPr>
          <w:p w14:paraId="445F0527" w14:textId="77777777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</w:p>
        </w:tc>
        <w:tc>
          <w:tcPr>
            <w:tcW w:w="6488" w:type="dxa"/>
          </w:tcPr>
          <w:p w14:paraId="0C5586FB" w14:textId="19D287D6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</w:t>
            </w:r>
            <w:r w:rsidRPr="005B7BF7">
              <w:rPr>
                <w:rFonts w:ascii="Times New Roman" w:hAnsi="Times New Roman" w:cs="Times New Roman"/>
              </w:rPr>
              <w:t xml:space="preserve"> </w:t>
            </w:r>
            <w:r w:rsidRPr="005B7BF7">
              <w:rPr>
                <w:rFonts w:ascii="Times New Roman" w:eastAsia="MS Mincho" w:hAnsi="Times New Roman" w:cs="Times New Roman"/>
              </w:rPr>
              <w:t>AAT CAT TGT CTG TTC CCC TGA G</w:t>
            </w:r>
            <w:r w:rsidRPr="005B7BF7">
              <w:rPr>
                <w:rFonts w:ascii="Times New Roman" w:eastAsia="MS Mincho" w:hAnsi="Times New Roman" w:cs="Times New Roman"/>
              </w:rPr>
              <w:t xml:space="preserve"> -3’</w:t>
            </w:r>
          </w:p>
        </w:tc>
      </w:tr>
      <w:tr w:rsidR="007005FD" w:rsidRPr="005B7BF7" w14:paraId="0A66A7E4" w14:textId="77777777" w:rsidTr="007005FD">
        <w:tc>
          <w:tcPr>
            <w:tcW w:w="2142" w:type="dxa"/>
            <w:vMerge w:val="restart"/>
          </w:tcPr>
          <w:p w14:paraId="43C2CFA6" w14:textId="00C64BDC" w:rsidR="007005FD" w:rsidRPr="007005FD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  <w:iCs/>
              </w:rPr>
            </w:pPr>
            <w:r w:rsidRPr="005B7BF7">
              <w:rPr>
                <w:rFonts w:ascii="Times New Roman" w:eastAsia="MS Mincho" w:hAnsi="Times New Roman" w:cs="Times New Roman"/>
                <w:i/>
              </w:rPr>
              <w:t>PECAM1</w:t>
            </w:r>
          </w:p>
        </w:tc>
        <w:tc>
          <w:tcPr>
            <w:tcW w:w="6488" w:type="dxa"/>
          </w:tcPr>
          <w:p w14:paraId="23A4F563" w14:textId="37F43EED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</w:t>
            </w:r>
            <w:r w:rsidRPr="005B7BF7">
              <w:rPr>
                <w:rFonts w:ascii="Times New Roman" w:hAnsi="Times New Roman" w:cs="Times New Roman"/>
              </w:rPr>
              <w:t xml:space="preserve"> </w:t>
            </w:r>
            <w:r w:rsidRPr="005B7BF7">
              <w:rPr>
                <w:rFonts w:ascii="Times New Roman" w:eastAsia="MS Mincho" w:hAnsi="Times New Roman" w:cs="Times New Roman"/>
              </w:rPr>
              <w:t>GAG ATG TCC AGG CCA GCT G -3’</w:t>
            </w:r>
          </w:p>
        </w:tc>
      </w:tr>
      <w:tr w:rsidR="007005FD" w:rsidRPr="005B7BF7" w14:paraId="1DA0577F" w14:textId="77777777" w:rsidTr="007005FD">
        <w:tc>
          <w:tcPr>
            <w:tcW w:w="2142" w:type="dxa"/>
            <w:vMerge/>
          </w:tcPr>
          <w:p w14:paraId="1F438FE6" w14:textId="77777777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</w:p>
        </w:tc>
        <w:tc>
          <w:tcPr>
            <w:tcW w:w="6488" w:type="dxa"/>
          </w:tcPr>
          <w:p w14:paraId="7DF43BA0" w14:textId="2CC1F85C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</w:t>
            </w:r>
            <w:r w:rsidRPr="005B7BF7">
              <w:rPr>
                <w:rFonts w:ascii="Times New Roman" w:hAnsi="Times New Roman" w:cs="Times New Roman"/>
              </w:rPr>
              <w:t xml:space="preserve"> </w:t>
            </w:r>
            <w:r w:rsidRPr="005B7BF7">
              <w:rPr>
                <w:rFonts w:ascii="Times New Roman" w:eastAsia="MS Mincho" w:hAnsi="Times New Roman" w:cs="Times New Roman"/>
              </w:rPr>
              <w:t>CTC ACT GTA CAC CGT CTC TG -3’</w:t>
            </w:r>
          </w:p>
        </w:tc>
      </w:tr>
      <w:tr w:rsidR="007005FD" w:rsidRPr="005B7BF7" w14:paraId="5A28C3DF" w14:textId="77777777" w:rsidTr="007005FD">
        <w:tc>
          <w:tcPr>
            <w:tcW w:w="2142" w:type="dxa"/>
            <w:vMerge w:val="restart"/>
          </w:tcPr>
          <w:p w14:paraId="2B496C0B" w14:textId="46F55B0C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  <w:r w:rsidRPr="005B7BF7">
              <w:rPr>
                <w:rFonts w:ascii="Times New Roman" w:eastAsia="MS Mincho" w:hAnsi="Times New Roman" w:cs="Times New Roman"/>
                <w:i/>
              </w:rPr>
              <w:t>Lama1</w:t>
            </w:r>
          </w:p>
        </w:tc>
        <w:tc>
          <w:tcPr>
            <w:tcW w:w="6488" w:type="dxa"/>
          </w:tcPr>
          <w:p w14:paraId="3AC2B1B8" w14:textId="5DA462C4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 AAA GGA AAG TGT CAG TAC CAG G-3’</w:t>
            </w:r>
          </w:p>
        </w:tc>
      </w:tr>
      <w:tr w:rsidR="007005FD" w:rsidRPr="005B7BF7" w14:paraId="69D12F98" w14:textId="77777777" w:rsidTr="007005FD">
        <w:tc>
          <w:tcPr>
            <w:tcW w:w="2142" w:type="dxa"/>
            <w:vMerge/>
          </w:tcPr>
          <w:p w14:paraId="68EF2EA8" w14:textId="77777777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</w:p>
        </w:tc>
        <w:tc>
          <w:tcPr>
            <w:tcW w:w="6488" w:type="dxa"/>
          </w:tcPr>
          <w:p w14:paraId="3ADDCB68" w14:textId="3E5D1DA2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TTC TCT AAG CAT CGC AAG GG-3’</w:t>
            </w:r>
          </w:p>
        </w:tc>
      </w:tr>
      <w:tr w:rsidR="007005FD" w:rsidRPr="005B7BF7" w14:paraId="5F9C6F57" w14:textId="77777777" w:rsidTr="007005FD">
        <w:tc>
          <w:tcPr>
            <w:tcW w:w="2142" w:type="dxa"/>
            <w:vMerge w:val="restart"/>
          </w:tcPr>
          <w:p w14:paraId="191BB9C1" w14:textId="53A67470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  <w:r w:rsidRPr="005B7BF7">
              <w:rPr>
                <w:rFonts w:ascii="Times New Roman" w:eastAsia="MS Mincho" w:hAnsi="Times New Roman" w:cs="Times New Roman"/>
                <w:i/>
              </w:rPr>
              <w:t>Lama2</w:t>
            </w:r>
          </w:p>
        </w:tc>
        <w:tc>
          <w:tcPr>
            <w:tcW w:w="6488" w:type="dxa"/>
          </w:tcPr>
          <w:p w14:paraId="57B1EB4B" w14:textId="77B08170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GTC TGG GAT CAT TCT CTT GGG-3’</w:t>
            </w:r>
          </w:p>
        </w:tc>
      </w:tr>
      <w:tr w:rsidR="007005FD" w:rsidRPr="005B7BF7" w14:paraId="23CA87C8" w14:textId="77777777" w:rsidTr="007005FD">
        <w:tc>
          <w:tcPr>
            <w:tcW w:w="2142" w:type="dxa"/>
            <w:vMerge/>
          </w:tcPr>
          <w:p w14:paraId="0F68474F" w14:textId="77777777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</w:p>
        </w:tc>
        <w:tc>
          <w:tcPr>
            <w:tcW w:w="6488" w:type="dxa"/>
          </w:tcPr>
          <w:p w14:paraId="2E8447FD" w14:textId="661049C4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TTT CCT CAT TGT CCG TGT CC-3’</w:t>
            </w:r>
          </w:p>
        </w:tc>
      </w:tr>
      <w:tr w:rsidR="007005FD" w:rsidRPr="005B7BF7" w14:paraId="3E2EE27E" w14:textId="77777777" w:rsidTr="007005FD">
        <w:tc>
          <w:tcPr>
            <w:tcW w:w="2142" w:type="dxa"/>
            <w:vMerge w:val="restart"/>
          </w:tcPr>
          <w:p w14:paraId="2BC7D973" w14:textId="60EAB6BD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  <w:r w:rsidRPr="005B7BF7">
              <w:rPr>
                <w:rFonts w:ascii="Times New Roman" w:eastAsia="MS Mincho" w:hAnsi="Times New Roman" w:cs="Times New Roman"/>
                <w:i/>
              </w:rPr>
              <w:t>Col3a1</w:t>
            </w:r>
          </w:p>
        </w:tc>
        <w:tc>
          <w:tcPr>
            <w:tcW w:w="6488" w:type="dxa"/>
          </w:tcPr>
          <w:p w14:paraId="2CEDE9CB" w14:textId="4406D6D9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GAA GTC TCT GAA GCT GAT GGG-3’</w:t>
            </w:r>
          </w:p>
        </w:tc>
      </w:tr>
      <w:tr w:rsidR="007005FD" w:rsidRPr="005B7BF7" w14:paraId="31CD2AA2" w14:textId="77777777" w:rsidTr="007005FD">
        <w:tc>
          <w:tcPr>
            <w:tcW w:w="2142" w:type="dxa"/>
            <w:vMerge/>
          </w:tcPr>
          <w:p w14:paraId="27B3DC22" w14:textId="77777777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</w:p>
        </w:tc>
        <w:tc>
          <w:tcPr>
            <w:tcW w:w="6488" w:type="dxa"/>
          </w:tcPr>
          <w:p w14:paraId="3A10CE75" w14:textId="55F4A407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TTG CCT TGC GTG TTT GAT ATT C-3’</w:t>
            </w:r>
          </w:p>
        </w:tc>
      </w:tr>
      <w:tr w:rsidR="007005FD" w:rsidRPr="005B7BF7" w14:paraId="582EC036" w14:textId="77777777" w:rsidTr="007005FD">
        <w:tc>
          <w:tcPr>
            <w:tcW w:w="2142" w:type="dxa"/>
            <w:vMerge w:val="restart"/>
          </w:tcPr>
          <w:p w14:paraId="26E9514F" w14:textId="74C57B29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  <w:proofErr w:type="spellStart"/>
            <w:r w:rsidRPr="005B7BF7">
              <w:rPr>
                <w:rFonts w:ascii="Times New Roman" w:eastAsia="MS Mincho" w:hAnsi="Times New Roman" w:cs="Times New Roman"/>
                <w:i/>
              </w:rPr>
              <w:t>Eln</w:t>
            </w:r>
            <w:proofErr w:type="spellEnd"/>
          </w:p>
        </w:tc>
        <w:tc>
          <w:tcPr>
            <w:tcW w:w="6488" w:type="dxa"/>
          </w:tcPr>
          <w:p w14:paraId="5FE10FF9" w14:textId="05BC1326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</w:t>
            </w:r>
            <w:r w:rsidRPr="005B7BF7">
              <w:rPr>
                <w:rFonts w:ascii="Times New Roman" w:hAnsi="Times New Roman" w:cs="Times New Roman"/>
              </w:rPr>
              <w:t xml:space="preserve"> </w:t>
            </w:r>
            <w:r w:rsidRPr="005B7BF7">
              <w:rPr>
                <w:rFonts w:ascii="Times New Roman" w:eastAsia="MS Mincho" w:hAnsi="Times New Roman" w:cs="Times New Roman"/>
              </w:rPr>
              <w:t>ACT TTC TCC CAT TTA TCC AGG TG -3’</w:t>
            </w:r>
          </w:p>
        </w:tc>
      </w:tr>
      <w:tr w:rsidR="007005FD" w:rsidRPr="005B7BF7" w14:paraId="3087AC93" w14:textId="77777777" w:rsidTr="007005FD">
        <w:tc>
          <w:tcPr>
            <w:tcW w:w="2142" w:type="dxa"/>
            <w:vMerge/>
          </w:tcPr>
          <w:p w14:paraId="1490C205" w14:textId="77777777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</w:p>
        </w:tc>
        <w:tc>
          <w:tcPr>
            <w:tcW w:w="6488" w:type="dxa"/>
          </w:tcPr>
          <w:p w14:paraId="106FEA99" w14:textId="34CC4870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</w:t>
            </w:r>
            <w:r w:rsidRPr="005B7BF7">
              <w:rPr>
                <w:rFonts w:ascii="Times New Roman" w:hAnsi="Times New Roman" w:cs="Times New Roman"/>
              </w:rPr>
              <w:t xml:space="preserve"> </w:t>
            </w:r>
            <w:r w:rsidRPr="005B7BF7">
              <w:rPr>
                <w:rFonts w:ascii="Times New Roman" w:eastAsia="MS Mincho" w:hAnsi="Times New Roman" w:cs="Times New Roman"/>
              </w:rPr>
              <w:t>AAG ATC ACT TTC TCT TCC GGC -3’</w:t>
            </w:r>
          </w:p>
        </w:tc>
      </w:tr>
      <w:tr w:rsidR="007005FD" w:rsidRPr="005B7BF7" w14:paraId="7C6FECA4" w14:textId="77777777" w:rsidTr="007005FD">
        <w:tc>
          <w:tcPr>
            <w:tcW w:w="2142" w:type="dxa"/>
            <w:vMerge w:val="restart"/>
          </w:tcPr>
          <w:p w14:paraId="5FF457B2" w14:textId="59AB4122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  <w:r w:rsidRPr="007005FD">
              <w:rPr>
                <w:rFonts w:ascii="Times New Roman" w:hAnsi="Times New Roman" w:cs="Times New Roman"/>
                <w:i/>
                <w:iCs/>
              </w:rPr>
              <w:t xml:space="preserve">Acta2 </w:t>
            </w:r>
          </w:p>
        </w:tc>
        <w:tc>
          <w:tcPr>
            <w:tcW w:w="6488" w:type="dxa"/>
          </w:tcPr>
          <w:p w14:paraId="3BD52EC4" w14:textId="740B8D86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7005FD">
              <w:rPr>
                <w:rFonts w:ascii="Times New Roman" w:hAnsi="Times New Roman" w:cs="Times New Roman"/>
              </w:rPr>
              <w:t>5’- AAT GCA GAA GGA GAT CAC GG -3’</w:t>
            </w:r>
          </w:p>
        </w:tc>
      </w:tr>
      <w:tr w:rsidR="007005FD" w:rsidRPr="005B7BF7" w14:paraId="57AA3824" w14:textId="77777777" w:rsidTr="007005FD">
        <w:tc>
          <w:tcPr>
            <w:tcW w:w="2142" w:type="dxa"/>
            <w:vMerge/>
          </w:tcPr>
          <w:p w14:paraId="6CD64ECE" w14:textId="77777777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</w:p>
        </w:tc>
        <w:tc>
          <w:tcPr>
            <w:tcW w:w="6488" w:type="dxa"/>
          </w:tcPr>
          <w:p w14:paraId="749A1F28" w14:textId="364D092A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7005FD">
              <w:rPr>
                <w:rFonts w:ascii="Times New Roman" w:hAnsi="Times New Roman" w:cs="Times New Roman"/>
              </w:rPr>
              <w:t>5’- TCC TGT TTG CTG ATC CAC ATC -3’</w:t>
            </w:r>
          </w:p>
        </w:tc>
      </w:tr>
      <w:tr w:rsidR="007005FD" w:rsidRPr="005B7BF7" w14:paraId="55EDB435" w14:textId="77777777" w:rsidTr="007005FD">
        <w:tc>
          <w:tcPr>
            <w:tcW w:w="2142" w:type="dxa"/>
            <w:vMerge w:val="restart"/>
          </w:tcPr>
          <w:p w14:paraId="3838AB99" w14:textId="7DB04046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  <w:r w:rsidRPr="005B7BF7">
              <w:rPr>
                <w:rFonts w:ascii="Times New Roman" w:eastAsia="MS Mincho" w:hAnsi="Times New Roman" w:cs="Times New Roman"/>
                <w:i/>
              </w:rPr>
              <w:t>Myh11</w:t>
            </w:r>
          </w:p>
        </w:tc>
        <w:tc>
          <w:tcPr>
            <w:tcW w:w="6488" w:type="dxa"/>
          </w:tcPr>
          <w:p w14:paraId="711BE359" w14:textId="7CB88EC9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</w:t>
            </w:r>
            <w:r w:rsidRPr="005B7BF7">
              <w:rPr>
                <w:rFonts w:ascii="Times New Roman" w:hAnsi="Times New Roman" w:cs="Times New Roman"/>
              </w:rPr>
              <w:t xml:space="preserve"> </w:t>
            </w:r>
            <w:r w:rsidRPr="005B7BF7">
              <w:rPr>
                <w:rFonts w:ascii="Times New Roman" w:eastAsia="MS Mincho" w:hAnsi="Times New Roman" w:cs="Times New Roman"/>
              </w:rPr>
              <w:t>AGA AGG AGC GAA ACA CAG AC -3’</w:t>
            </w:r>
          </w:p>
        </w:tc>
      </w:tr>
      <w:tr w:rsidR="007005FD" w:rsidRPr="005B7BF7" w14:paraId="33D4CCA2" w14:textId="77777777" w:rsidTr="007005FD">
        <w:tc>
          <w:tcPr>
            <w:tcW w:w="2142" w:type="dxa"/>
            <w:vMerge/>
          </w:tcPr>
          <w:p w14:paraId="1B273E3B" w14:textId="77777777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</w:p>
        </w:tc>
        <w:tc>
          <w:tcPr>
            <w:tcW w:w="6488" w:type="dxa"/>
          </w:tcPr>
          <w:p w14:paraId="4B8B2344" w14:textId="00D4D4EC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</w:t>
            </w:r>
            <w:r w:rsidRPr="005B7BF7">
              <w:rPr>
                <w:rFonts w:ascii="Times New Roman" w:hAnsi="Times New Roman" w:cs="Times New Roman"/>
              </w:rPr>
              <w:t xml:space="preserve"> </w:t>
            </w:r>
            <w:r w:rsidRPr="005B7BF7">
              <w:rPr>
                <w:rFonts w:ascii="Times New Roman" w:eastAsia="MS Mincho" w:hAnsi="Times New Roman" w:cs="Times New Roman"/>
              </w:rPr>
              <w:t>TGT CAC ATT AAT CCC CAC GAG -3’</w:t>
            </w:r>
          </w:p>
        </w:tc>
      </w:tr>
      <w:tr w:rsidR="007005FD" w:rsidRPr="005B7BF7" w14:paraId="0238F954" w14:textId="77777777" w:rsidTr="007005FD">
        <w:tc>
          <w:tcPr>
            <w:tcW w:w="2142" w:type="dxa"/>
            <w:vMerge w:val="restart"/>
          </w:tcPr>
          <w:p w14:paraId="05BB3008" w14:textId="0FFA8EA4" w:rsidR="007005FD" w:rsidRPr="007005FD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  <w:iCs/>
              </w:rPr>
            </w:pPr>
            <w:r w:rsidRPr="007005FD">
              <w:rPr>
                <w:rFonts w:ascii="Times New Roman" w:hAnsi="Times New Roman" w:cs="Times New Roman"/>
                <w:i/>
                <w:iCs/>
              </w:rPr>
              <w:t>Bmp4</w:t>
            </w:r>
          </w:p>
        </w:tc>
        <w:tc>
          <w:tcPr>
            <w:tcW w:w="6488" w:type="dxa"/>
          </w:tcPr>
          <w:p w14:paraId="792E59D3" w14:textId="1A3EE7EC" w:rsidR="007005FD" w:rsidRPr="007005FD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7005FD">
              <w:rPr>
                <w:rFonts w:ascii="Times New Roman" w:hAnsi="Times New Roman" w:cs="Times New Roman"/>
              </w:rPr>
              <w:t xml:space="preserve">5’- AGG </w:t>
            </w:r>
            <w:proofErr w:type="spellStart"/>
            <w:r w:rsidRPr="007005FD">
              <w:rPr>
                <w:rFonts w:ascii="Times New Roman" w:hAnsi="Times New Roman" w:cs="Times New Roman"/>
              </w:rPr>
              <w:t>AGG</w:t>
            </w:r>
            <w:proofErr w:type="spellEnd"/>
            <w:r w:rsidRPr="007005F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7005FD">
              <w:rPr>
                <w:rFonts w:ascii="Times New Roman" w:hAnsi="Times New Roman" w:cs="Times New Roman"/>
              </w:rPr>
              <w:t>AGG</w:t>
            </w:r>
            <w:proofErr w:type="spellEnd"/>
            <w:r w:rsidRPr="007005F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7005FD">
              <w:rPr>
                <w:rFonts w:ascii="Times New Roman" w:hAnsi="Times New Roman" w:cs="Times New Roman"/>
              </w:rPr>
              <w:t>AGG</w:t>
            </w:r>
            <w:proofErr w:type="spellEnd"/>
            <w:r w:rsidRPr="007005FD">
              <w:rPr>
                <w:rFonts w:ascii="Times New Roman" w:hAnsi="Times New Roman" w:cs="Times New Roman"/>
              </w:rPr>
              <w:t xml:space="preserve"> AAG AGC AG -3’</w:t>
            </w:r>
          </w:p>
        </w:tc>
      </w:tr>
      <w:tr w:rsidR="007005FD" w:rsidRPr="005B7BF7" w14:paraId="12110CAF" w14:textId="77777777" w:rsidTr="007005FD">
        <w:tc>
          <w:tcPr>
            <w:tcW w:w="2142" w:type="dxa"/>
            <w:vMerge/>
          </w:tcPr>
          <w:p w14:paraId="5EC1C0CA" w14:textId="77777777" w:rsidR="007005FD" w:rsidRPr="007005FD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</w:p>
        </w:tc>
        <w:tc>
          <w:tcPr>
            <w:tcW w:w="6488" w:type="dxa"/>
          </w:tcPr>
          <w:p w14:paraId="4A0DE4D8" w14:textId="6521A125" w:rsidR="007005FD" w:rsidRPr="007005FD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7005FD">
              <w:rPr>
                <w:rFonts w:ascii="Times New Roman" w:hAnsi="Times New Roman" w:cs="Times New Roman"/>
              </w:rPr>
              <w:t>5’- CAC TGG TCC CTG GGA TGT TC -3’</w:t>
            </w:r>
          </w:p>
        </w:tc>
      </w:tr>
      <w:tr w:rsidR="007005FD" w:rsidRPr="005B7BF7" w14:paraId="6BBAC228" w14:textId="77777777" w:rsidTr="007005FD">
        <w:tc>
          <w:tcPr>
            <w:tcW w:w="2142" w:type="dxa"/>
            <w:vMerge w:val="restart"/>
          </w:tcPr>
          <w:p w14:paraId="332063BA" w14:textId="41A11304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  <w:proofErr w:type="spellStart"/>
            <w:r w:rsidRPr="005B7BF7">
              <w:rPr>
                <w:rFonts w:ascii="Times New Roman" w:eastAsia="MS Mincho" w:hAnsi="Times New Roman" w:cs="Times New Roman"/>
                <w:i/>
              </w:rPr>
              <w:t>Myocd</w:t>
            </w:r>
            <w:proofErr w:type="spellEnd"/>
          </w:p>
        </w:tc>
        <w:tc>
          <w:tcPr>
            <w:tcW w:w="6488" w:type="dxa"/>
          </w:tcPr>
          <w:p w14:paraId="7C9E9B5A" w14:textId="100CC415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</w:t>
            </w:r>
            <w:r w:rsidRPr="005B7BF7">
              <w:rPr>
                <w:rFonts w:ascii="Times New Roman" w:hAnsi="Times New Roman" w:cs="Times New Roman"/>
              </w:rPr>
              <w:t xml:space="preserve"> </w:t>
            </w:r>
            <w:r w:rsidRPr="005B7BF7">
              <w:rPr>
                <w:rFonts w:ascii="Times New Roman" w:eastAsia="MS Mincho" w:hAnsi="Times New Roman" w:cs="Times New Roman"/>
              </w:rPr>
              <w:t>CGA TCA GTC TTA CAG TTA CGG C -3’</w:t>
            </w:r>
          </w:p>
        </w:tc>
      </w:tr>
      <w:tr w:rsidR="007005FD" w:rsidRPr="005B7BF7" w14:paraId="78397691" w14:textId="77777777" w:rsidTr="007005FD">
        <w:tc>
          <w:tcPr>
            <w:tcW w:w="2142" w:type="dxa"/>
            <w:vMerge/>
          </w:tcPr>
          <w:p w14:paraId="76B7591C" w14:textId="77777777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</w:p>
        </w:tc>
        <w:tc>
          <w:tcPr>
            <w:tcW w:w="6488" w:type="dxa"/>
          </w:tcPr>
          <w:p w14:paraId="72E28C9E" w14:textId="0CF37449" w:rsidR="007005FD" w:rsidRPr="005B7BF7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</w:t>
            </w:r>
            <w:r w:rsidRPr="005B7BF7">
              <w:rPr>
                <w:rFonts w:ascii="Times New Roman" w:hAnsi="Times New Roman" w:cs="Times New Roman"/>
              </w:rPr>
              <w:t xml:space="preserve"> </w:t>
            </w:r>
            <w:r w:rsidRPr="005B7BF7">
              <w:rPr>
                <w:rFonts w:ascii="Times New Roman" w:eastAsia="MS Mincho" w:hAnsi="Times New Roman" w:cs="Times New Roman"/>
              </w:rPr>
              <w:t>CTC AGG GAA TCT TCA GTC TTG G-3’</w:t>
            </w:r>
          </w:p>
        </w:tc>
      </w:tr>
      <w:tr w:rsidR="007005FD" w:rsidRPr="005B7BF7" w14:paraId="6D4CF1DD" w14:textId="77777777" w:rsidTr="007005FD">
        <w:tc>
          <w:tcPr>
            <w:tcW w:w="2142" w:type="dxa"/>
            <w:vMerge w:val="restart"/>
          </w:tcPr>
          <w:p w14:paraId="4F868B8A" w14:textId="69B3E893" w:rsidR="007005FD" w:rsidRPr="007005FD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  <w:iCs/>
              </w:rPr>
            </w:pPr>
            <w:proofErr w:type="spellStart"/>
            <w:r w:rsidRPr="005B7BF7">
              <w:rPr>
                <w:rFonts w:ascii="Times New Roman" w:eastAsia="MS Mincho" w:hAnsi="Times New Roman" w:cs="Times New Roman"/>
                <w:i/>
              </w:rPr>
              <w:t>Gapdh</w:t>
            </w:r>
            <w:proofErr w:type="spellEnd"/>
          </w:p>
        </w:tc>
        <w:tc>
          <w:tcPr>
            <w:tcW w:w="6488" w:type="dxa"/>
          </w:tcPr>
          <w:p w14:paraId="77A41881" w14:textId="0D1E3C49" w:rsidR="007005FD" w:rsidRPr="007005FD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GGT GGA GCC AAA AGG GTC AT-3’</w:t>
            </w:r>
          </w:p>
        </w:tc>
      </w:tr>
      <w:tr w:rsidR="007005FD" w:rsidRPr="005B7BF7" w14:paraId="0EB3EB34" w14:textId="77777777" w:rsidTr="007005FD">
        <w:tc>
          <w:tcPr>
            <w:tcW w:w="2142" w:type="dxa"/>
            <w:vMerge/>
          </w:tcPr>
          <w:p w14:paraId="3BE7A5CB" w14:textId="77777777" w:rsidR="007005FD" w:rsidRPr="007005FD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  <w:i/>
              </w:rPr>
            </w:pPr>
          </w:p>
        </w:tc>
        <w:tc>
          <w:tcPr>
            <w:tcW w:w="6488" w:type="dxa"/>
          </w:tcPr>
          <w:p w14:paraId="40D035FC" w14:textId="577A6184" w:rsidR="007005FD" w:rsidRPr="007005FD" w:rsidRDefault="007005FD" w:rsidP="007005FD">
            <w:pPr>
              <w:snapToGrid w:val="0"/>
              <w:spacing w:line="360" w:lineRule="auto"/>
              <w:rPr>
                <w:rFonts w:ascii="Times New Roman" w:eastAsia="MS Mincho" w:hAnsi="Times New Roman" w:cs="Times New Roman"/>
              </w:rPr>
            </w:pPr>
            <w:r w:rsidRPr="005B7BF7">
              <w:rPr>
                <w:rFonts w:ascii="Times New Roman" w:eastAsia="MS Mincho" w:hAnsi="Times New Roman" w:cs="Times New Roman"/>
              </w:rPr>
              <w:t>5’-AGT TGT CAT ATT TCT CGT GGT TCA-3’</w:t>
            </w:r>
          </w:p>
        </w:tc>
      </w:tr>
    </w:tbl>
    <w:p w14:paraId="5D4CD670" w14:textId="77777777" w:rsidR="00603A2A" w:rsidRPr="005B7BF7" w:rsidRDefault="00603A2A" w:rsidP="005B7BF7">
      <w:pPr>
        <w:pStyle w:val="EndNoteBibliography"/>
        <w:snapToGrid w:val="0"/>
        <w:spacing w:after="0"/>
        <w:rPr>
          <w:rFonts w:ascii="Times New Roman" w:hAnsi="Times New Roman" w:cs="Times New Roman"/>
          <w:sz w:val="24"/>
          <w:szCs w:val="24"/>
        </w:rPr>
      </w:pPr>
    </w:p>
    <w:sectPr w:rsidR="00603A2A" w:rsidRPr="005B7BF7" w:rsidSect="007268DF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NewRomanPSMT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FFFFFF81"/>
    <w:multiLevelType w:val="singleLevel"/>
    <w:tmpl w:val="CFB8589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1" w15:restartNumberingAfterBreak="0">
    <w:nsid w:val="FFFFFF82"/>
    <w:multiLevelType w:val="singleLevel"/>
    <w:tmpl w:val="809C449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num w:numId="1" w16cid:durableId="1636450259">
    <w:abstractNumId w:val="1"/>
  </w:num>
  <w:num w:numId="2" w16cid:durableId="25651875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1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562F73"/>
    <w:rsid w:val="0000710A"/>
    <w:rsid w:val="000A1770"/>
    <w:rsid w:val="000A6DFF"/>
    <w:rsid w:val="000A76FD"/>
    <w:rsid w:val="0010352C"/>
    <w:rsid w:val="00115BD3"/>
    <w:rsid w:val="001302D3"/>
    <w:rsid w:val="001C24F6"/>
    <w:rsid w:val="001E6094"/>
    <w:rsid w:val="001F222F"/>
    <w:rsid w:val="00284B16"/>
    <w:rsid w:val="00284B5E"/>
    <w:rsid w:val="003D10F6"/>
    <w:rsid w:val="00542BC4"/>
    <w:rsid w:val="00562F73"/>
    <w:rsid w:val="00585957"/>
    <w:rsid w:val="005B7BF7"/>
    <w:rsid w:val="00603A2A"/>
    <w:rsid w:val="00612AB4"/>
    <w:rsid w:val="00626849"/>
    <w:rsid w:val="00655D6D"/>
    <w:rsid w:val="0070038B"/>
    <w:rsid w:val="007005FD"/>
    <w:rsid w:val="00725C71"/>
    <w:rsid w:val="007268DF"/>
    <w:rsid w:val="00760528"/>
    <w:rsid w:val="00773BBB"/>
    <w:rsid w:val="007C5BC7"/>
    <w:rsid w:val="007F2B9E"/>
    <w:rsid w:val="008248E4"/>
    <w:rsid w:val="009112D9"/>
    <w:rsid w:val="009436BF"/>
    <w:rsid w:val="009521C0"/>
    <w:rsid w:val="009B1D5B"/>
    <w:rsid w:val="009B3676"/>
    <w:rsid w:val="00AB5545"/>
    <w:rsid w:val="00AB6388"/>
    <w:rsid w:val="00AF40F4"/>
    <w:rsid w:val="00B52CE8"/>
    <w:rsid w:val="00B67FBF"/>
    <w:rsid w:val="00B8077D"/>
    <w:rsid w:val="00B833C6"/>
    <w:rsid w:val="00BC4520"/>
    <w:rsid w:val="00C32861"/>
    <w:rsid w:val="00C52EFE"/>
    <w:rsid w:val="00C72E3F"/>
    <w:rsid w:val="00C85510"/>
    <w:rsid w:val="00CA444F"/>
    <w:rsid w:val="00CC2312"/>
    <w:rsid w:val="00DA23EE"/>
    <w:rsid w:val="00DD535E"/>
    <w:rsid w:val="00DD5A61"/>
    <w:rsid w:val="00E15409"/>
    <w:rsid w:val="00E817B0"/>
    <w:rsid w:val="00ED295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CB0C02"/>
  <w15:docId w15:val="{ABDF6BBF-4686-4F27-A829-0A8CF7189D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376">
    <w:lsdException w:name="heading 4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5" w:semiHidden="1" w:unhideWhenUsed="1"/>
    <w:lsdException w:name="List Bullet 2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BC4520"/>
  </w:style>
  <w:style w:type="paragraph" w:styleId="Heading1">
    <w:name w:val="heading 1"/>
    <w:basedOn w:val="Normal"/>
    <w:next w:val="Normal"/>
    <w:link w:val="Heading1Char"/>
    <w:rsid w:val="009112D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62F7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9112D9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customStyle="1" w:styleId="EndNoteBibliographyTitle">
    <w:name w:val="EndNote Bibliography Title"/>
    <w:basedOn w:val="Normal"/>
    <w:rsid w:val="00284B5E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284B5E"/>
    <w:pPr>
      <w:spacing w:line="240" w:lineRule="auto"/>
    </w:pPr>
    <w:rPr>
      <w:rFonts w:ascii="Calibri" w:hAnsi="Calibri"/>
    </w:rPr>
  </w:style>
  <w:style w:type="table" w:customStyle="1" w:styleId="TableGrid1">
    <w:name w:val="Table Grid1"/>
    <w:basedOn w:val="TableNormal"/>
    <w:next w:val="TableGrid"/>
    <w:uiPriority w:val="59"/>
    <w:rsid w:val="001302D3"/>
    <w:pPr>
      <w:spacing w:after="0" w:line="240" w:lineRule="auto"/>
    </w:pPr>
    <w:rPr>
      <w:sz w:val="24"/>
      <w:szCs w:val="24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1559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50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477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45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642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51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31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22</TotalTime>
  <Pages>2</Pages>
  <Words>377</Words>
  <Characters>2151</Characters>
  <Application>Microsoft Office Word</Application>
  <DocSecurity>0</DocSecurity>
  <Lines>17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LA</Company>
  <LinksUpToDate>false</LinksUpToDate>
  <CharactersWithSpaces>25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uo, Yongfeng</dc:creator>
  <cp:lastModifiedBy>Luo, Yongfeng</cp:lastModifiedBy>
  <cp:revision>3</cp:revision>
  <dcterms:created xsi:type="dcterms:W3CDTF">2024-05-11T23:59:00Z</dcterms:created>
  <dcterms:modified xsi:type="dcterms:W3CDTF">2024-05-12T15:11:00Z</dcterms:modified>
</cp:coreProperties>
</file>